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79C60CC" w14:textId="5990D7B3" w:rsidR="00F91D85" w:rsidRDefault="007857AB" w:rsidP="007857AB">
      <w:pPr>
        <w:spacing w:after="0"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KETENTUAN PLAGIAT KARYA ILMIAH</w:t>
      </w:r>
    </w:p>
    <w:p w14:paraId="59116709" w14:textId="2D8D67EE" w:rsidR="005E6F69" w:rsidRDefault="00716A8A" w:rsidP="00C20D00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Mochamad Nizar N</w:t>
      </w:r>
      <w:r w:rsidR="00E406B9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1"/>
      </w:r>
    </w:p>
    <w:p w14:paraId="4146D847" w14:textId="3CD0E66E" w:rsidR="00F02232" w:rsidRPr="00D77A39" w:rsidRDefault="00C20D00" w:rsidP="00144986">
      <w:pPr>
        <w:spacing w:after="240"/>
        <w:jc w:val="center"/>
        <w:rPr>
          <w:rFonts w:ascii="Times New Roman" w:hAnsi="Times New Roman" w:cs="Times New Roman"/>
          <w:sz w:val="20"/>
          <w:szCs w:val="20"/>
          <w:lang w:val="en-US"/>
        </w:rPr>
        <w:sectPr w:rsidR="00F02232" w:rsidRPr="00D77A39" w:rsidSect="00F02232">
          <w:headerReference w:type="default" r:id="rId8"/>
          <w:footerReference w:type="default" r:id="rId9"/>
          <w:pgSz w:w="11906" w:h="16838" w:code="9"/>
          <w:pgMar w:top="1440" w:right="1440" w:bottom="1440" w:left="1440" w:header="720" w:footer="720" w:gutter="0"/>
          <w:cols w:space="720"/>
          <w:docGrid w:linePitch="360"/>
        </w:sectPr>
      </w:pPr>
      <w:r w:rsidRPr="00D77A39">
        <w:rPr>
          <w:rFonts w:ascii="Times New Roman" w:hAnsi="Times New Roman" w:cs="Times New Roman"/>
          <w:sz w:val="20"/>
          <w:szCs w:val="20"/>
          <w:lang w:val="en-US"/>
        </w:rPr>
        <w:t>Email : publik.nizar@gmail.com</w:t>
      </w:r>
    </w:p>
    <w:p w14:paraId="617DEFC8" w14:textId="521E1151" w:rsidR="004C7CD9" w:rsidRPr="0051201A" w:rsidRDefault="0051201A" w:rsidP="0051201A">
      <w:pPr>
        <w:pStyle w:val="ListParagraph"/>
        <w:numPr>
          <w:ilvl w:val="0"/>
          <w:numId w:val="40"/>
        </w:numPr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 w:rsidRPr="005E6F69">
        <w:rPr>
          <w:rFonts w:ascii="Times New Roman" w:hAnsi="Times New Roman" w:cs="Times New Roman"/>
          <w:b/>
          <w:bCs/>
          <w:sz w:val="24"/>
          <w:szCs w:val="24"/>
        </w:rPr>
        <w:lastRenderedPageBreak/>
        <w:t>Universitas Andalas</w:t>
      </w:r>
    </w:p>
    <w:p w14:paraId="3764A9B1" w14:textId="78564651" w:rsidR="004C7CD9" w:rsidRPr="00F02232" w:rsidRDefault="004C7CD9" w:rsidP="002B7AD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02232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E74019" w:rsidRPr="00F02232"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F02232">
        <w:rPr>
          <w:rFonts w:ascii="Times New Roman" w:hAnsi="Times New Roman" w:cs="Times New Roman"/>
          <w:sz w:val="24"/>
          <w:szCs w:val="24"/>
          <w:lang w:val="en-US"/>
        </w:rPr>
        <w:t>ngujian tidak dimasukkan ke server turnitin sebelum menjadi draft final 30% similarity index.</w:t>
      </w:r>
      <w:r w:rsidR="00E74019" w:rsidRPr="00F02232">
        <w:rPr>
          <w:rFonts w:ascii="Times New Roman" w:hAnsi="Times New Roman" w:cs="Times New Roman"/>
          <w:sz w:val="24"/>
          <w:szCs w:val="24"/>
          <w:lang w:val="en-US"/>
        </w:rPr>
        <w:t xml:space="preserve"> Tingkatan disesuaikan dengan unit kerja.</w:t>
      </w:r>
      <w:r w:rsidR="00123EC0" w:rsidRPr="00F02232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2"/>
      </w:r>
    </w:p>
    <w:p w14:paraId="6EA8DF43" w14:textId="6FD469A6" w:rsidR="00211720" w:rsidRPr="00F02232" w:rsidRDefault="00211720" w:rsidP="002B7AD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10B7ED2" w14:textId="1BBFFA0E" w:rsidR="007A4416" w:rsidRPr="005E6F69" w:rsidRDefault="007A4416" w:rsidP="005E6F69">
      <w:pPr>
        <w:pStyle w:val="ListParagraph"/>
        <w:numPr>
          <w:ilvl w:val="0"/>
          <w:numId w:val="40"/>
        </w:numPr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E6F69">
        <w:rPr>
          <w:rFonts w:ascii="Times New Roman" w:hAnsi="Times New Roman" w:cs="Times New Roman"/>
          <w:b/>
          <w:bCs/>
          <w:sz w:val="24"/>
          <w:szCs w:val="24"/>
        </w:rPr>
        <w:t>Ranah Research</w:t>
      </w:r>
    </w:p>
    <w:p w14:paraId="710D0684" w14:textId="04DEAD10" w:rsidR="007A4416" w:rsidRPr="00F02232" w:rsidRDefault="007A4416" w:rsidP="002B7ADB">
      <w:pPr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02232">
        <w:rPr>
          <w:rFonts w:ascii="Times New Roman" w:hAnsi="Times New Roman" w:cs="Times New Roman"/>
          <w:sz w:val="24"/>
          <w:szCs w:val="24"/>
          <w:lang w:val="en-US"/>
        </w:rPr>
        <w:t>Artikel dan publikasi jurnal online 15-25%</w:t>
      </w:r>
    </w:p>
    <w:p w14:paraId="6F75B5C4" w14:textId="6F566E71" w:rsidR="007A4416" w:rsidRPr="00F02232" w:rsidRDefault="007A4416" w:rsidP="002B7ADB">
      <w:pPr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02232">
        <w:rPr>
          <w:rFonts w:ascii="Times New Roman" w:hAnsi="Times New Roman" w:cs="Times New Roman"/>
          <w:sz w:val="24"/>
          <w:szCs w:val="24"/>
          <w:lang w:val="en-US"/>
        </w:rPr>
        <w:t>Skripsi 25-4</w:t>
      </w:r>
      <w:r w:rsidR="00645B6C" w:rsidRPr="00F02232">
        <w:rPr>
          <w:rFonts w:ascii="Times New Roman" w:hAnsi="Times New Roman" w:cs="Times New Roman"/>
          <w:sz w:val="24"/>
          <w:szCs w:val="24"/>
          <w:lang w:val="en-US"/>
        </w:rPr>
        <w:t>5% sesuai aturan instansi masing-masing.</w:t>
      </w:r>
      <w:r w:rsidR="00645B6C" w:rsidRPr="00F02232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3"/>
      </w:r>
    </w:p>
    <w:p w14:paraId="5F8A0586" w14:textId="77777777" w:rsidR="00211720" w:rsidRPr="00F02232" w:rsidRDefault="00211720" w:rsidP="00695EAD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9E137A1" w14:textId="3563E591" w:rsidR="002A1430" w:rsidRPr="005E6F69" w:rsidRDefault="002A1430" w:rsidP="005E6F69">
      <w:pPr>
        <w:pStyle w:val="ListParagraph"/>
        <w:numPr>
          <w:ilvl w:val="0"/>
          <w:numId w:val="40"/>
        </w:numPr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 w:rsidRPr="005E6F69">
        <w:rPr>
          <w:rFonts w:ascii="Times New Roman" w:hAnsi="Times New Roman" w:cs="Times New Roman"/>
          <w:b/>
          <w:bCs/>
          <w:sz w:val="24"/>
          <w:szCs w:val="24"/>
        </w:rPr>
        <w:t>Perbanas</w:t>
      </w:r>
    </w:p>
    <w:p w14:paraId="101FF76E" w14:textId="2F344758" w:rsidR="002A1430" w:rsidRPr="00F02232" w:rsidRDefault="00712436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F02232">
        <w:rPr>
          <w:rFonts w:ascii="Times New Roman" w:hAnsi="Times New Roman" w:cs="Times New Roman"/>
          <w:sz w:val="24"/>
          <w:szCs w:val="24"/>
          <w:lang w:val="en-US"/>
        </w:rPr>
        <w:t>Eksakta 20%</w:t>
      </w:r>
    </w:p>
    <w:p w14:paraId="2279A178" w14:textId="4F99C1B5" w:rsidR="00712436" w:rsidRPr="00F02232" w:rsidRDefault="00712436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F02232">
        <w:rPr>
          <w:rFonts w:ascii="Times New Roman" w:hAnsi="Times New Roman" w:cs="Times New Roman"/>
          <w:sz w:val="24"/>
          <w:szCs w:val="24"/>
          <w:lang w:val="en-US"/>
        </w:rPr>
        <w:t>Non eksakta 25%</w:t>
      </w:r>
    </w:p>
    <w:p w14:paraId="01CCD72E" w14:textId="77777777" w:rsidR="002B7ADB" w:rsidRPr="00F02232" w:rsidRDefault="002B7AD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</w:p>
    <w:p w14:paraId="7B3F954B" w14:textId="6A0B56AF" w:rsidR="00AA06D2" w:rsidRPr="00F02232" w:rsidRDefault="00C04735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C04735">
        <w:rPr>
          <w:rFonts w:ascii="Times New Roman" w:hAnsi="Times New Roman" w:cs="Times New Roman"/>
          <w:i/>
          <w:iCs/>
          <w:sz w:val="24"/>
          <w:szCs w:val="24"/>
          <w:lang w:val="en-US"/>
        </w:rPr>
        <w:t>Precentag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lain yang disebutkan</w:t>
      </w:r>
    </w:p>
    <w:p w14:paraId="5926547D" w14:textId="288219D2" w:rsidR="00AA06D2" w:rsidRPr="00F02232" w:rsidRDefault="00C04735" w:rsidP="002B7ADB">
      <w:pPr>
        <w:spacing w:before="240"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iT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30%</w:t>
      </w:r>
    </w:p>
    <w:p w14:paraId="1D61D712" w14:textId="7A91CC30" w:rsidR="00AA06D2" w:rsidRPr="00F02232" w:rsidRDefault="00C04735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U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0%</w:t>
      </w:r>
    </w:p>
    <w:p w14:paraId="71085498" w14:textId="3F0EAB64" w:rsidR="00AA06D2" w:rsidRPr="00F02232" w:rsidRDefault="00C04735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niten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5%</w:t>
      </w:r>
    </w:p>
    <w:p w14:paraId="56DE2F4C" w14:textId="79A28821" w:rsidR="00AA06D2" w:rsidRPr="00F02232" w:rsidRDefault="00C04735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T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0%</w:t>
      </w:r>
    </w:p>
    <w:p w14:paraId="58CFCC94" w14:textId="0A11F43E" w:rsidR="00AA06D2" w:rsidRPr="00F02232" w:rsidRDefault="00C04735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S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30%</w:t>
      </w:r>
    </w:p>
    <w:p w14:paraId="05DDFE20" w14:textId="235230CA" w:rsidR="00AA06D2" w:rsidRPr="00F02232" w:rsidRDefault="00AA06D2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F02232">
        <w:rPr>
          <w:rFonts w:ascii="Times New Roman" w:hAnsi="Times New Roman" w:cs="Times New Roman"/>
          <w:sz w:val="24"/>
          <w:szCs w:val="24"/>
          <w:lang w:val="en-US"/>
        </w:rPr>
        <w:t>UKM depending on chapters 30%</w:t>
      </w:r>
    </w:p>
    <w:p w14:paraId="0D3D4F6B" w14:textId="68271657" w:rsidR="00AA06D2" w:rsidRPr="00F02232" w:rsidRDefault="00F117F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NISZA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5%</w:t>
      </w:r>
    </w:p>
    <w:p w14:paraId="549D3BD6" w14:textId="1B72F0E3" w:rsidR="00AA06D2" w:rsidRPr="00F02232" w:rsidRDefault="00F117F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14%</w:t>
      </w:r>
    </w:p>
    <w:p w14:paraId="2EEB7135" w14:textId="2AFD4C23" w:rsidR="00AA06D2" w:rsidRPr="00F02232" w:rsidRDefault="00F117FB" w:rsidP="00F117FB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MK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5%</w:t>
      </w:r>
    </w:p>
    <w:p w14:paraId="7D3762D9" w14:textId="7F403011" w:rsidR="00AA06D2" w:rsidRPr="00F02232" w:rsidRDefault="00F117F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MT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5%</w:t>
      </w:r>
    </w:p>
    <w:p w14:paraId="0DE39154" w14:textId="1A42A89F" w:rsidR="00AA06D2" w:rsidRPr="00F02232" w:rsidRDefault="00F117F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MP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10%</w:t>
      </w:r>
    </w:p>
    <w:p w14:paraId="4D28DD7D" w14:textId="37B868B5" w:rsidR="00AA06D2" w:rsidRPr="00F02232" w:rsidRDefault="00F117F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P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30%</w:t>
      </w:r>
    </w:p>
    <w:p w14:paraId="48A15249" w14:textId="0D5DD16D" w:rsidR="00AA06D2" w:rsidRPr="00F02232" w:rsidRDefault="00F117FB" w:rsidP="00F117FB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UMS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30%</w:t>
      </w:r>
    </w:p>
    <w:p w14:paraId="3383A0A1" w14:textId="5EB519A1" w:rsidR="00AA06D2" w:rsidRDefault="00F117F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TP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0%</w:t>
      </w:r>
      <w:r w:rsidR="0014498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21F3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4"/>
      </w:r>
    </w:p>
    <w:p w14:paraId="6606A5B3" w14:textId="5718A96F" w:rsidR="00933850" w:rsidRPr="00933850" w:rsidRDefault="00937F42" w:rsidP="00933850">
      <w:pPr>
        <w:pStyle w:val="ListParagraph"/>
        <w:numPr>
          <w:ilvl w:val="0"/>
          <w:numId w:val="40"/>
        </w:numPr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UIN Sunan Ampel</w:t>
      </w:r>
    </w:p>
    <w:p w14:paraId="75FE3E30" w14:textId="35A4B4CB" w:rsidR="00F33B43" w:rsidRDefault="00F33B43" w:rsidP="00F33B43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Informasi dari salah satu dosen fakultas dakwah dan komunikasi.</w:t>
      </w:r>
    </w:p>
    <w:p w14:paraId="780AE942" w14:textId="4AA43573" w:rsidR="00933850" w:rsidRDefault="00933850" w:rsidP="00F33B43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Skripsi 20%</w:t>
      </w:r>
    </w:p>
    <w:p w14:paraId="5093A16A" w14:textId="38A0EEDD" w:rsidR="00933850" w:rsidRDefault="00933850" w:rsidP="00F33B43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esis 15%</w:t>
      </w:r>
      <w:r w:rsidR="00E543D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543D9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5"/>
      </w:r>
    </w:p>
    <w:p w14:paraId="7DF73E2C" w14:textId="2289DBE4" w:rsidR="00540D4A" w:rsidRDefault="00540D4A" w:rsidP="00F33B43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15 word</w:t>
      </w:r>
    </w:p>
    <w:p w14:paraId="639F0EC6" w14:textId="77777777" w:rsidR="00272A27" w:rsidRDefault="00272A27" w:rsidP="00F33B43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</w:p>
    <w:p w14:paraId="6806AA3A" w14:textId="0102158A" w:rsidR="00272A27" w:rsidRPr="00933850" w:rsidRDefault="00272A27" w:rsidP="00F33B43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Dokumen ini akan diperbarui secara berkelanjutan,</w:t>
      </w:r>
    </w:p>
    <w:p w14:paraId="72DAE571" w14:textId="77777777" w:rsidR="009B34A4" w:rsidRDefault="009B34A4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</w:p>
    <w:p w14:paraId="4A791BD0" w14:textId="3BDFC06E" w:rsidR="004E4F84" w:rsidRDefault="004E4F84" w:rsidP="008A3CE9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14:paraId="2C3FAC14" w14:textId="671DD9B2" w:rsidR="004E4F84" w:rsidRPr="004E4F84" w:rsidRDefault="004E4F84" w:rsidP="00A25F28">
      <w:pPr>
        <w:pStyle w:val="Bibliography"/>
        <w:jc w:val="both"/>
        <w:rPr>
          <w:rFonts w:ascii="Times New Roman" w:hAnsi="Times New Roman" w:cs="Times New Roman"/>
          <w:sz w:val="24"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Pr="004E4F84">
        <w:rPr>
          <w:rFonts w:ascii="Times New Roman" w:hAnsi="Times New Roman" w:cs="Times New Roman"/>
          <w:sz w:val="24"/>
        </w:rPr>
        <w:t xml:space="preserve">Hidayat, Candra. “Tips Lolos Uji Turnitin.” </w:t>
      </w:r>
      <w:r w:rsidRPr="004E4F84">
        <w:rPr>
          <w:rFonts w:ascii="Times New Roman" w:hAnsi="Times New Roman" w:cs="Times New Roman"/>
          <w:i/>
          <w:iCs/>
          <w:sz w:val="24"/>
        </w:rPr>
        <w:t>Ranahresearch.Com</w:t>
      </w:r>
      <w:r w:rsidR="002F1A38">
        <w:rPr>
          <w:rFonts w:ascii="Times New Roman" w:hAnsi="Times New Roman" w:cs="Times New Roman"/>
          <w:sz w:val="24"/>
          <w:lang w:val="en-US"/>
        </w:rPr>
        <w:t xml:space="preserve"> </w:t>
      </w:r>
      <w:r w:rsidRPr="004E4F84">
        <w:rPr>
          <w:rFonts w:ascii="Times New Roman" w:hAnsi="Times New Roman" w:cs="Times New Roman"/>
          <w:sz w:val="24"/>
        </w:rPr>
        <w:t>(blog), https://ranahresearch.com/tips-lolos-uji-turnitin/.</w:t>
      </w:r>
    </w:p>
    <w:p w14:paraId="21B952B6" w14:textId="77777777" w:rsidR="004E4F84" w:rsidRPr="004E4F84" w:rsidRDefault="004E4F84" w:rsidP="004E4F84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4E4F84">
        <w:rPr>
          <w:rFonts w:ascii="Times New Roman" w:hAnsi="Times New Roman" w:cs="Times New Roman"/>
          <w:sz w:val="24"/>
        </w:rPr>
        <w:t>“Informasi Dosen Fakultas Dakwah Dan Komunikasi.” Online, October 15, 2021.</w:t>
      </w:r>
    </w:p>
    <w:p w14:paraId="5DA6C29E" w14:textId="77777777" w:rsidR="004E4F84" w:rsidRPr="004E4F84" w:rsidRDefault="004E4F84" w:rsidP="004E4F84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4E4F84">
        <w:rPr>
          <w:rFonts w:ascii="Times New Roman" w:hAnsi="Times New Roman" w:cs="Times New Roman"/>
          <w:sz w:val="24"/>
        </w:rPr>
        <w:t xml:space="preserve">Jahja, Adi Susilo. “Batas Kemiripan Karya Ilmiah.” </w:t>
      </w:r>
      <w:r w:rsidRPr="004E4F84">
        <w:rPr>
          <w:rFonts w:ascii="Times New Roman" w:hAnsi="Times New Roman" w:cs="Times New Roman"/>
          <w:i/>
          <w:iCs/>
          <w:sz w:val="24"/>
        </w:rPr>
        <w:t>Dosen.Perbanas.Id</w:t>
      </w:r>
      <w:r w:rsidRPr="004E4F84">
        <w:rPr>
          <w:rFonts w:ascii="Times New Roman" w:hAnsi="Times New Roman" w:cs="Times New Roman"/>
          <w:sz w:val="24"/>
        </w:rPr>
        <w:t xml:space="preserve"> (blog), n.d. https://dosen.perbanas.id/batas-kemiripan-karya-ilmiah/#:~:text=Berapa%20batas%20yang%20dinilai%20wajar,untuk%20bidang%20ilmu%20non%20eksakta.</w:t>
      </w:r>
    </w:p>
    <w:p w14:paraId="61851192" w14:textId="77777777" w:rsidR="004E4F84" w:rsidRPr="004E4F84" w:rsidRDefault="004E4F84" w:rsidP="004E4F84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4E4F84">
        <w:rPr>
          <w:rFonts w:ascii="Times New Roman" w:hAnsi="Times New Roman" w:cs="Times New Roman"/>
          <w:i/>
          <w:iCs/>
          <w:sz w:val="24"/>
        </w:rPr>
        <w:t>Panduan Ringkas Pemakaian Turnitin</w:t>
      </w:r>
      <w:r w:rsidRPr="004E4F84">
        <w:rPr>
          <w:rFonts w:ascii="Times New Roman" w:hAnsi="Times New Roman" w:cs="Times New Roman"/>
          <w:sz w:val="24"/>
        </w:rPr>
        <w:t>. Padang: Universitas Andalas, n.d. https://core.ac.uk/download/pdf/300566383.pdf.</w:t>
      </w:r>
    </w:p>
    <w:p w14:paraId="69429F22" w14:textId="48FFF6A4" w:rsidR="004E4F84" w:rsidRPr="00933850" w:rsidRDefault="004E4F84" w:rsidP="005B02ED">
      <w:pPr>
        <w:pStyle w:val="ListParagraph"/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fldChar w:fldCharType="end"/>
      </w:r>
      <w:bookmarkStart w:id="0" w:name="_GoBack"/>
      <w:bookmarkEnd w:id="0"/>
    </w:p>
    <w:sectPr w:rsidR="004E4F84" w:rsidRPr="00933850" w:rsidSect="00F02232">
      <w:type w:val="continuous"/>
      <w:pgSz w:w="11906" w:h="16838" w:code="9"/>
      <w:pgMar w:top="1440" w:right="1440" w:bottom="1440" w:left="1440" w:header="720" w:footer="720" w:gutter="0"/>
      <w:cols w:num="2"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8360980" w14:textId="77777777" w:rsidR="005E0EB3" w:rsidRDefault="005E0EB3" w:rsidP="00B50DB3">
      <w:pPr>
        <w:spacing w:after="0" w:line="240" w:lineRule="auto"/>
      </w:pPr>
      <w:r>
        <w:separator/>
      </w:r>
    </w:p>
  </w:endnote>
  <w:endnote w:type="continuationSeparator" w:id="0">
    <w:p w14:paraId="0335C8D8" w14:textId="77777777" w:rsidR="005E0EB3" w:rsidRDefault="005E0EB3" w:rsidP="00B50DB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641A98C" w14:textId="523533FB" w:rsidR="00D2362F" w:rsidRDefault="00D2362F" w:rsidP="00D2362F">
    <w:pPr>
      <w:pStyle w:val="Footer"/>
    </w:pPr>
  </w:p>
  <w:p w14:paraId="50124769" w14:textId="77777777" w:rsidR="00D2362F" w:rsidRDefault="00D2362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0C3C95D" w14:textId="77777777" w:rsidR="005E0EB3" w:rsidRDefault="005E0EB3" w:rsidP="00B50DB3">
      <w:pPr>
        <w:spacing w:after="0" w:line="240" w:lineRule="auto"/>
      </w:pPr>
      <w:r>
        <w:separator/>
      </w:r>
    </w:p>
  </w:footnote>
  <w:footnote w:type="continuationSeparator" w:id="0">
    <w:p w14:paraId="15A931C8" w14:textId="77777777" w:rsidR="005E0EB3" w:rsidRDefault="005E0EB3" w:rsidP="00B50DB3">
      <w:pPr>
        <w:spacing w:after="0" w:line="240" w:lineRule="auto"/>
      </w:pPr>
      <w:r>
        <w:continuationSeparator/>
      </w:r>
    </w:p>
  </w:footnote>
  <w:footnote w:id="1">
    <w:p w14:paraId="24D8ED47" w14:textId="09A69EBA" w:rsidR="00E406B9" w:rsidRPr="00E406B9" w:rsidRDefault="00E406B9" w:rsidP="00017FD8">
      <w:pPr>
        <w:pStyle w:val="FootnoteText"/>
        <w:spacing w:after="40"/>
        <w:rPr>
          <w:lang w:val="en-GB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GB"/>
        </w:rPr>
        <w:t>Mochamad Nizar N, NizarMedium.ga,</w:t>
      </w:r>
      <w:r w:rsidR="008F54DE">
        <w:rPr>
          <w:lang w:val="en-GB"/>
        </w:rPr>
        <w:t xml:space="preserve"> Sidoarjo, publik.nizar@gmail.com</w:t>
      </w:r>
    </w:p>
  </w:footnote>
  <w:footnote w:id="2">
    <w:p w14:paraId="62384438" w14:textId="02620416" w:rsidR="00123EC0" w:rsidRPr="00123EC0" w:rsidRDefault="00123EC0" w:rsidP="00017FD8">
      <w:pPr>
        <w:pStyle w:val="FootnoteText"/>
        <w:spacing w:after="4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V2JIQo01","properties":{"formattedCitation":"{\\i{}Panduan Ringkas Pemakaian Turnitin} (Padang: Universitas Andalas, n.d.), https://core.ac.uk/download/pdf/300566383.pdf.","plainCitation":"Panduan Ringkas Pemakaian Turnitin (Padang: Universitas Andalas, n.d.), https://core.ac.uk/download/pdf/300566383.pdf.","noteIndex":1},"citationItems":[{"id":1111,"uris":["http://zotero.org/users/8165088/items/MTGE49BU"],"uri":["http://zotero.org/users/8165088/items/MTGE49BU"],"itemData":{"id":1111,"type":"book","event-place":"Padang","publisher":"Universitas Andalas","publisher-place":"Padang","title":"Panduan Ringkas Pemakaian Turnitin","URL":"https://core.ac.uk/download/pdf/300566383.pdf"}}],"schema":"https://github.com/citation-style-language/schema/raw/master/csl-citation.json"} </w:instrText>
      </w:r>
      <w:r>
        <w:fldChar w:fldCharType="separate"/>
      </w:r>
      <w:r w:rsidRPr="00123EC0">
        <w:rPr>
          <w:rFonts w:cs="Times New Roman"/>
          <w:i/>
          <w:iCs/>
          <w:szCs w:val="24"/>
        </w:rPr>
        <w:t>Panduan Ringkas Pemakaian Turnitin</w:t>
      </w:r>
      <w:r w:rsidRPr="00123EC0">
        <w:rPr>
          <w:rFonts w:cs="Times New Roman"/>
          <w:szCs w:val="24"/>
        </w:rPr>
        <w:t xml:space="preserve"> (Padang: Universitas Andalas, n.d.), https://core.ac.uk/download/pdf/300566383.pdf.</w:t>
      </w:r>
      <w:r>
        <w:fldChar w:fldCharType="end"/>
      </w:r>
    </w:p>
  </w:footnote>
  <w:footnote w:id="3">
    <w:p w14:paraId="61D7CD59" w14:textId="2845C484" w:rsidR="00645B6C" w:rsidRPr="00645B6C" w:rsidRDefault="00645B6C" w:rsidP="00017FD8">
      <w:pPr>
        <w:pStyle w:val="FootnoteText"/>
        <w:spacing w:after="4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2zJR3Su2","properties":{"formattedCitation":"Candra Hidayat, \\uc0\\u8220{}Tips Lolos Uji Turnitin,\\uc0\\u8221{} {\\i{}Ranahresearch.Com} (blog), https://ranahresearch.com/tips-lolos-uji-turnitin/.","plainCitation":"Candra Hidayat, “Tips Lolos Uji Turnitin,” Ranahresearch.Com (blog), https://ranahresearch.com/tips-lolos-uji-turnitin/.","noteIndex":2},"citationItems":[{"id":1112,"uris":["http://zotero.org/users/8165088/items/NRMR5FRD"],"uri":["http://zotero.org/users/8165088/items/NRMR5FRD"],"itemData":{"id":1112,"type":"post-weblog","container-title":"ranahresearch.com","title":"Tips Lolos Uji Turnitin","author":[{"family":"Hidayat","given":"Candra"}],"issued":{"literal":"https://ranahresearch.com/tips-lolos-uji-turnitin/"}}}],"schema":"https://github.com/citation-style-language/schema/raw/master/csl-citation.json"} </w:instrText>
      </w:r>
      <w:r>
        <w:fldChar w:fldCharType="separate"/>
      </w:r>
      <w:r w:rsidRPr="00645B6C">
        <w:rPr>
          <w:rFonts w:cs="Times New Roman"/>
          <w:szCs w:val="24"/>
        </w:rPr>
        <w:t xml:space="preserve">Candra Hidayat, “Tips Lolos Uji Turnitin,” </w:t>
      </w:r>
      <w:r w:rsidRPr="00645B6C">
        <w:rPr>
          <w:rFonts w:cs="Times New Roman"/>
          <w:i/>
          <w:iCs/>
          <w:szCs w:val="24"/>
        </w:rPr>
        <w:t>Ranahresearch.Com</w:t>
      </w:r>
      <w:r w:rsidRPr="00645B6C">
        <w:rPr>
          <w:rFonts w:cs="Times New Roman"/>
          <w:szCs w:val="24"/>
        </w:rPr>
        <w:t xml:space="preserve"> (blog), https://ranahresearch.com/tips-lolos-uji-turnitin/.</w:t>
      </w:r>
      <w:r>
        <w:fldChar w:fldCharType="end"/>
      </w:r>
    </w:p>
  </w:footnote>
  <w:footnote w:id="4">
    <w:p w14:paraId="031AD241" w14:textId="7D30F1A8" w:rsidR="00D21F31" w:rsidRPr="00D21F31" w:rsidRDefault="00D21F31" w:rsidP="00017FD8">
      <w:pPr>
        <w:pStyle w:val="FootnoteText"/>
        <w:spacing w:after="4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E543D9">
        <w:instrText xml:space="preserve"> ADDIN ZOTERO_ITEM CSL_CITATION {"citationID":"OrYAnMS2","properties":{"formattedCitation":"Adi Susilo Jahja, \\uc0\\u8220{}Batas Kemiripan Karya Ilmiah,\\uc0\\u8221{} {\\i{}Dosen.Perbanas.Id} (blog), n.d., https://dosen.perbanas.id/batas-kemiripan-karya-ilmiah/#:~:text=Berapa%20batas%20yang%20dinilai%20wajar,untuk%20bidang%20ilmu%20non%20eksakta.","plainCitation":"Adi Susilo Jahja, “Batas Kemiripan Karya Ilmiah,” Dosen.Perbanas.Id (blog), n.d., https://dosen.perbanas.id/batas-kemiripan-karya-ilmiah/#:~:text=Berapa%20batas%20yang%20dinilai%20wajar,untuk%20bidang%20ilmu%20non%20eksakta.","noteIndex":3},"citationItems":[{"id":1113,"uris":["http://zotero.org/users/8165088/items/H7IERJ3R"],"uri":["http://zotero.org/users/8165088/items/H7IERJ3R"],"itemData":{"id":1113,"type":"post-weblog","container-title":"dosen.perbanas.id","title":"Batas Kemiripan Karya Ilmiah","URL":"https://dosen.perbanas.id/batas-kemiripan-karya-ilmiah/#:~:text=Berapa%20batas%20yang%20dinilai%20wajar,untuk%20bidang%20ilmu%20non%20eksakta.","author":[{"family":"Jahja","given":"Adi Susilo"}]}}],"schema":"https://github.com/citation-style-language/schema/raw/master/csl-citation.json"} </w:instrText>
      </w:r>
      <w:r>
        <w:fldChar w:fldCharType="separate"/>
      </w:r>
      <w:r w:rsidR="00E543D9" w:rsidRPr="00E543D9">
        <w:rPr>
          <w:rFonts w:cs="Times New Roman"/>
          <w:szCs w:val="24"/>
        </w:rPr>
        <w:t xml:space="preserve">Adi Susilo Jahja, “Batas Kemiripan Karya Ilmiah,” </w:t>
      </w:r>
      <w:r w:rsidR="00E543D9" w:rsidRPr="00E543D9">
        <w:rPr>
          <w:rFonts w:cs="Times New Roman"/>
          <w:i/>
          <w:iCs/>
          <w:szCs w:val="24"/>
        </w:rPr>
        <w:t>Dosen.Perbanas.Id</w:t>
      </w:r>
      <w:r w:rsidR="00E543D9" w:rsidRPr="00E543D9">
        <w:rPr>
          <w:rFonts w:cs="Times New Roman"/>
          <w:szCs w:val="24"/>
        </w:rPr>
        <w:t xml:space="preserve"> (blog), n.d., https://dosen.perbanas.id/batas-kemiripan-karya-ilmiah/#:~:text=Berapa%20batas%20yang%20dinilai%20wajar,untuk%20bidang%20ilmu%20non%20eksakta.</w:t>
      </w:r>
      <w:r>
        <w:fldChar w:fldCharType="end"/>
      </w:r>
    </w:p>
  </w:footnote>
  <w:footnote w:id="5">
    <w:p w14:paraId="10F87698" w14:textId="4DA229BA" w:rsidR="00E543D9" w:rsidRPr="00E543D9" w:rsidRDefault="00E543D9" w:rsidP="005B02ED">
      <w:pPr>
        <w:pStyle w:val="FootnoteText"/>
        <w:spacing w:after="4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HRQPyOTi","properties":{"formattedCitation":"\\uc0\\u8220{}Informasi Dosen Fakultas Dakwah Dan Komunikasi\\uc0\\u8221{} (Online, October 15, 2021).","plainCitation":"“Informasi Dosen Fakultas Dakwah Dan Komunikasi” (Online, October 15, 2021).","noteIndex":4},"citationItems":[{"id":1114,"uris":["http://zotero.org/users/8165088/items/PKXI7CHU"],"uri":["http://zotero.org/users/8165088/items/PKXI7CHU"],"itemData":{"id":1114,"type":"report","event-place":"Online","publisher-place":"Online","title":"Informasi dosen fakultas dakwah dan komunikasi","issued":{"date-parts":[["2021",10,15]]}}}],"schema":"https://github.com/citation-style-language/schema/raw/master/csl-citation.json"} </w:instrText>
      </w:r>
      <w:r>
        <w:fldChar w:fldCharType="separate"/>
      </w:r>
      <w:r w:rsidRPr="00E543D9">
        <w:rPr>
          <w:rFonts w:cs="Times New Roman"/>
          <w:szCs w:val="24"/>
        </w:rPr>
        <w:t>“Informasi Dosen Fakultas Dakwah Dan Komunikasi” (Online, October 15, 2021)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99942960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72F0E5C" w14:textId="76EEAE35" w:rsidR="00D2362F" w:rsidRPr="00AA1117" w:rsidRDefault="00D969C6" w:rsidP="00BC4446">
        <w:pPr>
          <w:pStyle w:val="Header"/>
          <w:pBdr>
            <w:bottom w:val="single" w:sz="6" w:space="1" w:color="auto"/>
          </w:pBdr>
          <w:jc w:val="right"/>
          <w:rPr>
            <w:noProof/>
          </w:rPr>
        </w:pPr>
        <w:r>
          <w:rPr>
            <w:rFonts w:ascii="Times New Roman" w:hAnsi="Times New Roman" w:cs="Times New Roman"/>
            <w:noProof/>
            <w:sz w:val="24"/>
            <w:szCs w:val="24"/>
            <w:lang w:val="en-US"/>
          </w:rPr>
          <mc:AlternateContent>
            <mc:Choice Requires="wps">
              <w:drawing>
                <wp:anchor distT="0" distB="0" distL="114300" distR="114300" simplePos="0" relativeHeight="251661312" behindDoc="0" locked="0" layoutInCell="1" allowOverlap="1" wp14:anchorId="50B8034C" wp14:editId="3D2BBEE1">
                  <wp:simplePos x="0" y="0"/>
                  <wp:positionH relativeFrom="page">
                    <wp:posOffset>-362606</wp:posOffset>
                  </wp:positionH>
                  <wp:positionV relativeFrom="page">
                    <wp:posOffset>3484180</wp:posOffset>
                  </wp:positionV>
                  <wp:extent cx="8749322" cy="2085975"/>
                  <wp:effectExtent l="133350" t="914400" r="128270" b="904875"/>
                  <wp:wrapNone/>
                  <wp:docPr id="2" name="Rectangle 2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SpPr/>
                        <wps:spPr>
                          <a:xfrm rot="20870517">
                            <a:off x="0" y="0"/>
                            <a:ext cx="8749322" cy="2085975"/>
                          </a:xfrm>
                          <a:prstGeom prst="rect">
                            <a:avLst/>
                          </a:prstGeom>
                          <a:solidFill>
                            <a:srgbClr val="000000">
                              <a:alpha val="5098"/>
                            </a:srgbClr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dk1">
                              <a:shade val="50000"/>
                            </a:schemeClr>
                          </a:lnRef>
                          <a:fillRef idx="1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</wp:anchor>
              </w:drawing>
            </mc:Choice>
            <mc:Fallback>
              <w:pict>
                <v:rect w14:anchorId="70F3FD8B" id="Rectangle 2" o:spid="_x0000_s1026" style="position:absolute;margin-left:-28.55pt;margin-top:274.35pt;width:688.9pt;height:164.25pt;rotation:-796790fd;z-index:251661312;visibility:visible;mso-wrap-style:square;mso-width-percent:0;mso-wrap-distance-left:9pt;mso-wrap-distance-top:0;mso-wrap-distance-right:9pt;mso-wrap-distance-bottom:0;mso-position-horizontal:absolute;mso-position-horizontal-relative:page;mso-position-vertical:absolute;mso-position-vertical-relative:page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" fillcolor="black" stroked="f" strokeweight="1pt">
                  <v:fill opacity="3341f"/>
                  <w10:wrap anchorx="page" anchory="page"/>
                </v:rect>
              </w:pict>
            </mc:Fallback>
          </mc:AlternateContent>
        </w:r>
        <w:r w:rsidR="00685EAB">
          <w:rPr>
            <w:rFonts w:asciiTheme="majorBidi" w:hAnsiTheme="majorBidi" w:cstheme="majorBidi"/>
            <w:b/>
            <w:bCs/>
            <w:noProof/>
            <w:sz w:val="24"/>
            <w:szCs w:val="24"/>
            <w:lang w:val="en-US"/>
          </w:rPr>
          <mc:AlternateContent>
            <mc:Choice Requires="wps">
              <w:drawing>
                <wp:anchor distT="0" distB="0" distL="114300" distR="114300" simplePos="0" relativeHeight="251659264" behindDoc="0" locked="0" layoutInCell="1" allowOverlap="1" wp14:anchorId="03A43BE2" wp14:editId="7D61427F">
                  <wp:simplePos x="0" y="0"/>
                  <wp:positionH relativeFrom="page">
                    <wp:posOffset>6219825</wp:posOffset>
                  </wp:positionH>
                  <wp:positionV relativeFrom="page">
                    <wp:posOffset>446649</wp:posOffset>
                  </wp:positionV>
                  <wp:extent cx="130629" cy="130629"/>
                  <wp:effectExtent l="0" t="0" r="3175" b="3175"/>
                  <wp:wrapNone/>
                  <wp:docPr id="1" name="Rectangle 1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SpPr/>
                        <wps:spPr>
                          <a:xfrm>
                            <a:off x="0" y="0"/>
                            <a:ext cx="130629" cy="130629"/>
                          </a:xfrm>
                          <a:prstGeom prst="rect">
                            <a:avLst/>
                          </a:prstGeom>
                          <a:solidFill>
                            <a:schemeClr val="tx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10A41451" w14:textId="44798B9B" w:rsidR="00685EAB" w:rsidRPr="00685EAB" w:rsidRDefault="00685EAB" w:rsidP="00685EAB">
                              <w:pPr>
                                <w:jc w:val="center"/>
                                <w:rPr>
                                  <w:lang w:val="en-US"/>
                                </w:rPr>
                              </w:pPr>
                              <w:r>
                                <w:rPr>
                                  <w:lang w:val="en-US"/>
                                </w:rPr>
                                <w:t xml:space="preserve">  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rect w14:anchorId="03A43BE2" id="Rectangle 1" o:spid="_x0000_s1026" style="position:absolute;left:0;text-align:left;margin-left:489.75pt;margin-top:35.15pt;width:10.3pt;height:10.3pt;z-index:2516592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" fillcolor="black [3213]" stroked="f" strokeweight="1pt">
                  <v:textbox>
                    <w:txbxContent>
                      <w:p w14:paraId="10A41451" w14:textId="44798B9B" w:rsidR="00685EAB" w:rsidRPr="00685EAB" w:rsidRDefault="00685EAB" w:rsidP="00685EAB">
                        <w:pPr>
                          <w:jc w:val="center"/>
                          <w:rPr>
                            <w:lang w:val="en-US"/>
                          </w:rPr>
                        </w:pPr>
                        <w:r>
                          <w:rPr>
                            <w:lang w:val="en-US"/>
                          </w:rPr>
                          <w:t xml:space="preserve">   </w:t>
                        </w:r>
                      </w:p>
                    </w:txbxContent>
                  </v:textbox>
                  <w10:wrap anchorx="page" anchory="page"/>
                </v:rect>
              </w:pict>
            </mc:Fallback>
          </mc:AlternateContent>
        </w:r>
        <w:r w:rsidR="00BC4446">
          <w:rPr>
            <w:rFonts w:asciiTheme="majorBidi" w:hAnsiTheme="majorBidi" w:cstheme="majorBidi"/>
            <w:b/>
            <w:bCs/>
            <w:sz w:val="24"/>
            <w:szCs w:val="24"/>
            <w:lang w:val="en-US"/>
          </w:rPr>
          <w:t>NIZARWIKI.GA</w:t>
        </w:r>
        <w:r w:rsidR="00442217">
          <w:rPr>
            <w:lang w:val="en-US"/>
          </w:rPr>
          <w:tab/>
        </w:r>
        <w:r w:rsidR="00442217">
          <w:rPr>
            <w:lang w:val="en-US"/>
          </w:rPr>
          <w:tab/>
        </w:r>
        <w:r w:rsidR="00AA1117">
          <w:fldChar w:fldCharType="begin"/>
        </w:r>
        <w:r w:rsidR="00AA1117">
          <w:instrText xml:space="preserve"> PAGE   \* MERGEFORMAT </w:instrText>
        </w:r>
        <w:r w:rsidR="00AA1117">
          <w:fldChar w:fldCharType="separate"/>
        </w:r>
        <w:r w:rsidR="000B2D73">
          <w:rPr>
            <w:noProof/>
          </w:rPr>
          <w:t>2</w:t>
        </w:r>
        <w:r w:rsidR="00AA1117"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945F6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>
    <w:nsid w:val="0113599A"/>
    <w:multiLevelType w:val="hybridMultilevel"/>
    <w:tmpl w:val="43380CCA"/>
    <w:lvl w:ilvl="0" w:tplc="EF60EFA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 w:val="0"/>
        <w:bCs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74E6CA2"/>
    <w:multiLevelType w:val="hybridMultilevel"/>
    <w:tmpl w:val="94EC9F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B515C0C"/>
    <w:multiLevelType w:val="hybridMultilevel"/>
    <w:tmpl w:val="F614277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CA67487"/>
    <w:multiLevelType w:val="hybridMultilevel"/>
    <w:tmpl w:val="5A8C18D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DAD5371"/>
    <w:multiLevelType w:val="hybridMultilevel"/>
    <w:tmpl w:val="4644F6D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ECB409E"/>
    <w:multiLevelType w:val="multilevel"/>
    <w:tmpl w:val="6C22DD2C"/>
    <w:lvl w:ilvl="0">
      <w:start w:val="1"/>
      <w:numFmt w:val="decimal"/>
      <w:lvlText w:val="%1"/>
      <w:lvlJc w:val="left"/>
      <w:pPr>
        <w:ind w:left="360" w:hanging="360"/>
      </w:pPr>
      <w:rPr>
        <w:rFonts w:ascii="Times New Roman" w:hAnsi="Times New Roman" w:cs="Times New Roman" w:hint="default"/>
        <w:sz w:val="24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7">
    <w:nsid w:val="13D62FF8"/>
    <w:multiLevelType w:val="hybridMultilevel"/>
    <w:tmpl w:val="11AA1B9E"/>
    <w:lvl w:ilvl="0" w:tplc="48902A74">
      <w:start w:val="1"/>
      <w:numFmt w:val="upperLetter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>
    <w:nsid w:val="14DE4E8F"/>
    <w:multiLevelType w:val="hybridMultilevel"/>
    <w:tmpl w:val="0EB464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6BB3F49"/>
    <w:multiLevelType w:val="hybridMultilevel"/>
    <w:tmpl w:val="48AA330E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>
    <w:nsid w:val="222B10AD"/>
    <w:multiLevelType w:val="hybridMultilevel"/>
    <w:tmpl w:val="132CF992"/>
    <w:lvl w:ilvl="0" w:tplc="48902A74">
      <w:start w:val="1"/>
      <w:numFmt w:val="upperLetter"/>
      <w:lvlText w:val="%1."/>
      <w:lvlJc w:val="left"/>
      <w:pPr>
        <w:ind w:left="70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9" w:hanging="360"/>
      </w:pPr>
    </w:lvl>
    <w:lvl w:ilvl="2" w:tplc="0409001B" w:tentative="1">
      <w:start w:val="1"/>
      <w:numFmt w:val="lowerRoman"/>
      <w:lvlText w:val="%3."/>
      <w:lvlJc w:val="right"/>
      <w:pPr>
        <w:ind w:left="2149" w:hanging="180"/>
      </w:pPr>
    </w:lvl>
    <w:lvl w:ilvl="3" w:tplc="0409000F" w:tentative="1">
      <w:start w:val="1"/>
      <w:numFmt w:val="decimal"/>
      <w:lvlText w:val="%4."/>
      <w:lvlJc w:val="left"/>
      <w:pPr>
        <w:ind w:left="2869" w:hanging="360"/>
      </w:pPr>
    </w:lvl>
    <w:lvl w:ilvl="4" w:tplc="04090019" w:tentative="1">
      <w:start w:val="1"/>
      <w:numFmt w:val="lowerLetter"/>
      <w:lvlText w:val="%5."/>
      <w:lvlJc w:val="left"/>
      <w:pPr>
        <w:ind w:left="3589" w:hanging="360"/>
      </w:pPr>
    </w:lvl>
    <w:lvl w:ilvl="5" w:tplc="0409001B" w:tentative="1">
      <w:start w:val="1"/>
      <w:numFmt w:val="lowerRoman"/>
      <w:lvlText w:val="%6."/>
      <w:lvlJc w:val="right"/>
      <w:pPr>
        <w:ind w:left="4309" w:hanging="180"/>
      </w:pPr>
    </w:lvl>
    <w:lvl w:ilvl="6" w:tplc="0409000F" w:tentative="1">
      <w:start w:val="1"/>
      <w:numFmt w:val="decimal"/>
      <w:lvlText w:val="%7."/>
      <w:lvlJc w:val="left"/>
      <w:pPr>
        <w:ind w:left="5029" w:hanging="360"/>
      </w:pPr>
    </w:lvl>
    <w:lvl w:ilvl="7" w:tplc="04090019" w:tentative="1">
      <w:start w:val="1"/>
      <w:numFmt w:val="lowerLetter"/>
      <w:lvlText w:val="%8."/>
      <w:lvlJc w:val="left"/>
      <w:pPr>
        <w:ind w:left="5749" w:hanging="360"/>
      </w:pPr>
    </w:lvl>
    <w:lvl w:ilvl="8" w:tplc="0409001B" w:tentative="1">
      <w:start w:val="1"/>
      <w:numFmt w:val="lowerRoman"/>
      <w:lvlText w:val="%9."/>
      <w:lvlJc w:val="right"/>
      <w:pPr>
        <w:ind w:left="6469" w:hanging="180"/>
      </w:pPr>
    </w:lvl>
  </w:abstractNum>
  <w:abstractNum w:abstractNumId="11">
    <w:nsid w:val="26F82728"/>
    <w:multiLevelType w:val="multilevel"/>
    <w:tmpl w:val="B39CF4E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2">
    <w:nsid w:val="29F12AB9"/>
    <w:multiLevelType w:val="multilevel"/>
    <w:tmpl w:val="67BAE37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3">
    <w:nsid w:val="2D60785F"/>
    <w:multiLevelType w:val="hybridMultilevel"/>
    <w:tmpl w:val="45265690"/>
    <w:lvl w:ilvl="0" w:tplc="04090019">
      <w:start w:val="1"/>
      <w:numFmt w:val="lowerLetter"/>
      <w:lvlText w:val="%1."/>
      <w:lvlJc w:val="left"/>
      <w:pPr>
        <w:ind w:left="1069" w:hanging="360"/>
      </w:p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4">
    <w:nsid w:val="30654D5E"/>
    <w:multiLevelType w:val="hybridMultilevel"/>
    <w:tmpl w:val="0B24DE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C780249"/>
    <w:multiLevelType w:val="hybridMultilevel"/>
    <w:tmpl w:val="6F78B32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DEB2621"/>
    <w:multiLevelType w:val="hybridMultilevel"/>
    <w:tmpl w:val="AE6E400A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7">
    <w:nsid w:val="3FB96E19"/>
    <w:multiLevelType w:val="hybridMultilevel"/>
    <w:tmpl w:val="01267978"/>
    <w:lvl w:ilvl="0" w:tplc="04090011">
      <w:start w:val="1"/>
      <w:numFmt w:val="decimal"/>
      <w:lvlText w:val="%1)"/>
      <w:lvlJc w:val="left"/>
      <w:pPr>
        <w:ind w:left="1069" w:hanging="360"/>
      </w:p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8">
    <w:nsid w:val="433756D7"/>
    <w:multiLevelType w:val="multilevel"/>
    <w:tmpl w:val="98649F9A"/>
    <w:lvl w:ilvl="0">
      <w:start w:val="1"/>
      <w:numFmt w:val="decimal"/>
      <w:lvlText w:val="%1."/>
      <w:lvlJc w:val="left"/>
      <w:pPr>
        <w:tabs>
          <w:tab w:val="num" w:pos="624"/>
        </w:tabs>
        <w:ind w:left="624" w:hanging="360"/>
      </w:pPr>
    </w:lvl>
    <w:lvl w:ilvl="1">
      <w:start w:val="1"/>
      <w:numFmt w:val="decimal"/>
      <w:lvlText w:val="%2."/>
      <w:lvlJc w:val="left"/>
      <w:pPr>
        <w:tabs>
          <w:tab w:val="num" w:pos="1344"/>
        </w:tabs>
        <w:ind w:left="1344" w:hanging="360"/>
      </w:pPr>
    </w:lvl>
    <w:lvl w:ilvl="2">
      <w:start w:val="1"/>
      <w:numFmt w:val="decimal"/>
      <w:lvlText w:val="%3."/>
      <w:lvlJc w:val="left"/>
      <w:pPr>
        <w:tabs>
          <w:tab w:val="num" w:pos="2064"/>
        </w:tabs>
        <w:ind w:left="2064" w:hanging="360"/>
      </w:pPr>
    </w:lvl>
    <w:lvl w:ilvl="3" w:tentative="1">
      <w:start w:val="1"/>
      <w:numFmt w:val="decimal"/>
      <w:lvlText w:val="%4."/>
      <w:lvlJc w:val="left"/>
      <w:pPr>
        <w:tabs>
          <w:tab w:val="num" w:pos="2784"/>
        </w:tabs>
        <w:ind w:left="2784" w:hanging="360"/>
      </w:pPr>
    </w:lvl>
    <w:lvl w:ilvl="4" w:tentative="1">
      <w:start w:val="1"/>
      <w:numFmt w:val="decimal"/>
      <w:lvlText w:val="%5."/>
      <w:lvlJc w:val="left"/>
      <w:pPr>
        <w:tabs>
          <w:tab w:val="num" w:pos="3504"/>
        </w:tabs>
        <w:ind w:left="3504" w:hanging="360"/>
      </w:pPr>
    </w:lvl>
    <w:lvl w:ilvl="5" w:tentative="1">
      <w:start w:val="1"/>
      <w:numFmt w:val="decimal"/>
      <w:lvlText w:val="%6."/>
      <w:lvlJc w:val="left"/>
      <w:pPr>
        <w:tabs>
          <w:tab w:val="num" w:pos="4224"/>
        </w:tabs>
        <w:ind w:left="4224" w:hanging="360"/>
      </w:pPr>
    </w:lvl>
    <w:lvl w:ilvl="6" w:tentative="1">
      <w:start w:val="1"/>
      <w:numFmt w:val="decimal"/>
      <w:lvlText w:val="%7."/>
      <w:lvlJc w:val="left"/>
      <w:pPr>
        <w:tabs>
          <w:tab w:val="num" w:pos="4944"/>
        </w:tabs>
        <w:ind w:left="4944" w:hanging="360"/>
      </w:pPr>
    </w:lvl>
    <w:lvl w:ilvl="7" w:tentative="1">
      <w:start w:val="1"/>
      <w:numFmt w:val="decimal"/>
      <w:lvlText w:val="%8."/>
      <w:lvlJc w:val="left"/>
      <w:pPr>
        <w:tabs>
          <w:tab w:val="num" w:pos="5664"/>
        </w:tabs>
        <w:ind w:left="5664" w:hanging="360"/>
      </w:pPr>
    </w:lvl>
    <w:lvl w:ilvl="8" w:tentative="1">
      <w:start w:val="1"/>
      <w:numFmt w:val="decimal"/>
      <w:lvlText w:val="%9."/>
      <w:lvlJc w:val="left"/>
      <w:pPr>
        <w:tabs>
          <w:tab w:val="num" w:pos="6384"/>
        </w:tabs>
        <w:ind w:left="6384" w:hanging="360"/>
      </w:pPr>
    </w:lvl>
  </w:abstractNum>
  <w:abstractNum w:abstractNumId="19">
    <w:nsid w:val="451D1C8A"/>
    <w:multiLevelType w:val="hybridMultilevel"/>
    <w:tmpl w:val="817033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69D3F0D"/>
    <w:multiLevelType w:val="hybridMultilevel"/>
    <w:tmpl w:val="2B6C127A"/>
    <w:lvl w:ilvl="0" w:tplc="A62A2B2E">
      <w:start w:val="1"/>
      <w:numFmt w:val="decimal"/>
      <w:lvlText w:val="1.4.%1"/>
      <w:lvlJc w:val="left"/>
      <w:pPr>
        <w:ind w:left="144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>
    <w:nsid w:val="48455422"/>
    <w:multiLevelType w:val="hybridMultilevel"/>
    <w:tmpl w:val="BAAA88B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9C724A0"/>
    <w:multiLevelType w:val="hybridMultilevel"/>
    <w:tmpl w:val="A88EDED2"/>
    <w:lvl w:ilvl="0" w:tplc="8E92E7C2">
      <w:start w:val="2"/>
      <w:numFmt w:val="decimal"/>
      <w:lvlText w:val="1.4.%1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1991FC4"/>
    <w:multiLevelType w:val="hybridMultilevel"/>
    <w:tmpl w:val="99747D7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54656DB1"/>
    <w:multiLevelType w:val="hybridMultilevel"/>
    <w:tmpl w:val="B92661EE"/>
    <w:lvl w:ilvl="0" w:tplc="AD20307E">
      <w:start w:val="2"/>
      <w:numFmt w:val="decimal"/>
      <w:lvlText w:val="1.4.%1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568401C"/>
    <w:multiLevelType w:val="hybridMultilevel"/>
    <w:tmpl w:val="5B927540"/>
    <w:lvl w:ilvl="0" w:tplc="04090017">
      <w:start w:val="1"/>
      <w:numFmt w:val="lowerLetter"/>
      <w:lvlText w:val="%1)"/>
      <w:lvlJc w:val="left"/>
      <w:pPr>
        <w:ind w:left="1069" w:hanging="360"/>
      </w:p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6">
    <w:nsid w:val="5DC52155"/>
    <w:multiLevelType w:val="hybridMultilevel"/>
    <w:tmpl w:val="4C98D23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5EE13370"/>
    <w:multiLevelType w:val="hybridMultilevel"/>
    <w:tmpl w:val="27D21F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61890C25"/>
    <w:multiLevelType w:val="hybridMultilevel"/>
    <w:tmpl w:val="4C98D23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61B22BA1"/>
    <w:multiLevelType w:val="hybridMultilevel"/>
    <w:tmpl w:val="DC9261D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69F32A4"/>
    <w:multiLevelType w:val="hybridMultilevel"/>
    <w:tmpl w:val="14823B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8955F45"/>
    <w:multiLevelType w:val="hybridMultilevel"/>
    <w:tmpl w:val="274853D4"/>
    <w:lvl w:ilvl="0" w:tplc="0409000F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8C35A4A"/>
    <w:multiLevelType w:val="hybridMultilevel"/>
    <w:tmpl w:val="3E5CC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6A4D6524"/>
    <w:multiLevelType w:val="hybridMultilevel"/>
    <w:tmpl w:val="C890C1BA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>
    <w:nsid w:val="700C39DE"/>
    <w:multiLevelType w:val="hybridMultilevel"/>
    <w:tmpl w:val="6B1457F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1050A92"/>
    <w:multiLevelType w:val="hybridMultilevel"/>
    <w:tmpl w:val="5E72BC46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6">
    <w:nsid w:val="72F330D4"/>
    <w:multiLevelType w:val="hybridMultilevel"/>
    <w:tmpl w:val="F606FD70"/>
    <w:lvl w:ilvl="0" w:tplc="7388B1C6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736B2BA5"/>
    <w:multiLevelType w:val="hybridMultilevel"/>
    <w:tmpl w:val="E5FEEFC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73D3C9C"/>
    <w:multiLevelType w:val="multilevel"/>
    <w:tmpl w:val="E5E4145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9">
    <w:nsid w:val="7759609B"/>
    <w:multiLevelType w:val="hybridMultilevel"/>
    <w:tmpl w:val="94EC9F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4"/>
  </w:num>
  <w:num w:numId="3">
    <w:abstractNumId w:val="12"/>
  </w:num>
  <w:num w:numId="4">
    <w:abstractNumId w:val="6"/>
  </w:num>
  <w:num w:numId="5">
    <w:abstractNumId w:val="36"/>
  </w:num>
  <w:num w:numId="6">
    <w:abstractNumId w:val="11"/>
  </w:num>
  <w:num w:numId="7">
    <w:abstractNumId w:val="1"/>
  </w:num>
  <w:num w:numId="8">
    <w:abstractNumId w:val="20"/>
  </w:num>
  <w:num w:numId="9">
    <w:abstractNumId w:val="24"/>
  </w:num>
  <w:num w:numId="10">
    <w:abstractNumId w:val="22"/>
  </w:num>
  <w:num w:numId="11">
    <w:abstractNumId w:val="29"/>
  </w:num>
  <w:num w:numId="12">
    <w:abstractNumId w:val="32"/>
  </w:num>
  <w:num w:numId="13">
    <w:abstractNumId w:val="21"/>
  </w:num>
  <w:num w:numId="14">
    <w:abstractNumId w:val="0"/>
  </w:num>
  <w:num w:numId="15">
    <w:abstractNumId w:val="38"/>
  </w:num>
  <w:num w:numId="16">
    <w:abstractNumId w:val="30"/>
  </w:num>
  <w:num w:numId="17">
    <w:abstractNumId w:val="23"/>
  </w:num>
  <w:num w:numId="18">
    <w:abstractNumId w:val="9"/>
  </w:num>
  <w:num w:numId="19">
    <w:abstractNumId w:val="34"/>
  </w:num>
  <w:num w:numId="20">
    <w:abstractNumId w:val="25"/>
  </w:num>
  <w:num w:numId="21">
    <w:abstractNumId w:val="10"/>
  </w:num>
  <w:num w:numId="22">
    <w:abstractNumId w:val="7"/>
  </w:num>
  <w:num w:numId="23">
    <w:abstractNumId w:val="16"/>
  </w:num>
  <w:num w:numId="24">
    <w:abstractNumId w:val="14"/>
  </w:num>
  <w:num w:numId="25">
    <w:abstractNumId w:val="3"/>
  </w:num>
  <w:num w:numId="26">
    <w:abstractNumId w:val="28"/>
  </w:num>
  <w:num w:numId="27">
    <w:abstractNumId w:val="17"/>
  </w:num>
  <w:num w:numId="28">
    <w:abstractNumId w:val="35"/>
  </w:num>
  <w:num w:numId="29">
    <w:abstractNumId w:val="37"/>
  </w:num>
  <w:num w:numId="30">
    <w:abstractNumId w:val="31"/>
  </w:num>
  <w:num w:numId="31">
    <w:abstractNumId w:val="26"/>
  </w:num>
  <w:num w:numId="32">
    <w:abstractNumId w:val="5"/>
  </w:num>
  <w:num w:numId="33">
    <w:abstractNumId w:val="2"/>
  </w:num>
  <w:num w:numId="34">
    <w:abstractNumId w:val="39"/>
  </w:num>
  <w:num w:numId="35">
    <w:abstractNumId w:val="33"/>
  </w:num>
  <w:num w:numId="36">
    <w:abstractNumId w:val="13"/>
  </w:num>
  <w:num w:numId="37">
    <w:abstractNumId w:val="15"/>
  </w:num>
  <w:num w:numId="38">
    <w:abstractNumId w:val="27"/>
  </w:num>
  <w:num w:numId="39">
    <w:abstractNumId w:val="18"/>
  </w:num>
  <w:num w:numId="40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3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0244D"/>
    <w:rsid w:val="00002A9A"/>
    <w:rsid w:val="00002D8D"/>
    <w:rsid w:val="00005CF7"/>
    <w:rsid w:val="00005FB9"/>
    <w:rsid w:val="00006FFF"/>
    <w:rsid w:val="00013593"/>
    <w:rsid w:val="00014A78"/>
    <w:rsid w:val="00015F13"/>
    <w:rsid w:val="000165F1"/>
    <w:rsid w:val="00017FD8"/>
    <w:rsid w:val="000245AB"/>
    <w:rsid w:val="000311B2"/>
    <w:rsid w:val="00031305"/>
    <w:rsid w:val="000321B4"/>
    <w:rsid w:val="00034D43"/>
    <w:rsid w:val="00037ECE"/>
    <w:rsid w:val="000425D3"/>
    <w:rsid w:val="00042F8D"/>
    <w:rsid w:val="0006628C"/>
    <w:rsid w:val="00070D49"/>
    <w:rsid w:val="00073E12"/>
    <w:rsid w:val="00075B02"/>
    <w:rsid w:val="0008129D"/>
    <w:rsid w:val="00085467"/>
    <w:rsid w:val="00091033"/>
    <w:rsid w:val="00096050"/>
    <w:rsid w:val="000A79CD"/>
    <w:rsid w:val="000B2D73"/>
    <w:rsid w:val="000B4758"/>
    <w:rsid w:val="000C0D2D"/>
    <w:rsid w:val="000C61D9"/>
    <w:rsid w:val="000C7220"/>
    <w:rsid w:val="000C7C30"/>
    <w:rsid w:val="000D00D4"/>
    <w:rsid w:val="000D00F5"/>
    <w:rsid w:val="000D1F48"/>
    <w:rsid w:val="000D5723"/>
    <w:rsid w:val="000E3CED"/>
    <w:rsid w:val="000E4575"/>
    <w:rsid w:val="000E7759"/>
    <w:rsid w:val="0011116E"/>
    <w:rsid w:val="0011178C"/>
    <w:rsid w:val="00112783"/>
    <w:rsid w:val="001200FB"/>
    <w:rsid w:val="001239ED"/>
    <w:rsid w:val="00123EC0"/>
    <w:rsid w:val="001312A2"/>
    <w:rsid w:val="00131A68"/>
    <w:rsid w:val="00132636"/>
    <w:rsid w:val="0013422E"/>
    <w:rsid w:val="00135C21"/>
    <w:rsid w:val="001407FB"/>
    <w:rsid w:val="00141DB8"/>
    <w:rsid w:val="0014213E"/>
    <w:rsid w:val="00144986"/>
    <w:rsid w:val="00144CB2"/>
    <w:rsid w:val="00150D15"/>
    <w:rsid w:val="00152B4E"/>
    <w:rsid w:val="00155563"/>
    <w:rsid w:val="00174F70"/>
    <w:rsid w:val="001751E2"/>
    <w:rsid w:val="00175D4D"/>
    <w:rsid w:val="00177E6F"/>
    <w:rsid w:val="00177FF7"/>
    <w:rsid w:val="001858C6"/>
    <w:rsid w:val="00192DB5"/>
    <w:rsid w:val="00195BD1"/>
    <w:rsid w:val="00196770"/>
    <w:rsid w:val="001A1AE6"/>
    <w:rsid w:val="001B1081"/>
    <w:rsid w:val="001B3092"/>
    <w:rsid w:val="001B4A8D"/>
    <w:rsid w:val="001B61C4"/>
    <w:rsid w:val="001F5345"/>
    <w:rsid w:val="001F54F1"/>
    <w:rsid w:val="002030E4"/>
    <w:rsid w:val="002042F1"/>
    <w:rsid w:val="00204780"/>
    <w:rsid w:val="00211720"/>
    <w:rsid w:val="00213E36"/>
    <w:rsid w:val="002159DC"/>
    <w:rsid w:val="00215EB2"/>
    <w:rsid w:val="00216F17"/>
    <w:rsid w:val="002401BA"/>
    <w:rsid w:val="00240B45"/>
    <w:rsid w:val="0024248F"/>
    <w:rsid w:val="00246C86"/>
    <w:rsid w:val="00260A72"/>
    <w:rsid w:val="00262D3D"/>
    <w:rsid w:val="00272A27"/>
    <w:rsid w:val="0029490E"/>
    <w:rsid w:val="00296EFD"/>
    <w:rsid w:val="002A0138"/>
    <w:rsid w:val="002A1430"/>
    <w:rsid w:val="002A4F3D"/>
    <w:rsid w:val="002B7ADB"/>
    <w:rsid w:val="002D5AA4"/>
    <w:rsid w:val="002D5EDC"/>
    <w:rsid w:val="002E101A"/>
    <w:rsid w:val="002E6C0E"/>
    <w:rsid w:val="002F1A38"/>
    <w:rsid w:val="003002D8"/>
    <w:rsid w:val="00303C6C"/>
    <w:rsid w:val="00307B31"/>
    <w:rsid w:val="00312122"/>
    <w:rsid w:val="00317C1B"/>
    <w:rsid w:val="00321B62"/>
    <w:rsid w:val="00321B99"/>
    <w:rsid w:val="003234F4"/>
    <w:rsid w:val="0033204F"/>
    <w:rsid w:val="003325C1"/>
    <w:rsid w:val="003361FE"/>
    <w:rsid w:val="00351138"/>
    <w:rsid w:val="00354A83"/>
    <w:rsid w:val="00356C6D"/>
    <w:rsid w:val="00356F4C"/>
    <w:rsid w:val="00366EDF"/>
    <w:rsid w:val="003801BD"/>
    <w:rsid w:val="00383DDD"/>
    <w:rsid w:val="00387EB8"/>
    <w:rsid w:val="003921A3"/>
    <w:rsid w:val="00396F04"/>
    <w:rsid w:val="003A3AE2"/>
    <w:rsid w:val="003A6737"/>
    <w:rsid w:val="003A677A"/>
    <w:rsid w:val="003C0064"/>
    <w:rsid w:val="003D06BD"/>
    <w:rsid w:val="003D4B28"/>
    <w:rsid w:val="003E0C9D"/>
    <w:rsid w:val="003E7347"/>
    <w:rsid w:val="003F2E1F"/>
    <w:rsid w:val="0040054A"/>
    <w:rsid w:val="004034BF"/>
    <w:rsid w:val="00416D3E"/>
    <w:rsid w:val="00417ABA"/>
    <w:rsid w:val="00417C9F"/>
    <w:rsid w:val="00423A12"/>
    <w:rsid w:val="00426AA1"/>
    <w:rsid w:val="004309C9"/>
    <w:rsid w:val="00431878"/>
    <w:rsid w:val="004378AD"/>
    <w:rsid w:val="00442217"/>
    <w:rsid w:val="0044376D"/>
    <w:rsid w:val="00443BFB"/>
    <w:rsid w:val="00451B67"/>
    <w:rsid w:val="00452351"/>
    <w:rsid w:val="00454520"/>
    <w:rsid w:val="00457737"/>
    <w:rsid w:val="0046036D"/>
    <w:rsid w:val="00460A1F"/>
    <w:rsid w:val="00461AB7"/>
    <w:rsid w:val="0046212F"/>
    <w:rsid w:val="0046226F"/>
    <w:rsid w:val="00465542"/>
    <w:rsid w:val="00467D66"/>
    <w:rsid w:val="00470452"/>
    <w:rsid w:val="00475E7B"/>
    <w:rsid w:val="00483888"/>
    <w:rsid w:val="00485EB1"/>
    <w:rsid w:val="00494FA9"/>
    <w:rsid w:val="004A2201"/>
    <w:rsid w:val="004A2D9D"/>
    <w:rsid w:val="004A4356"/>
    <w:rsid w:val="004A5428"/>
    <w:rsid w:val="004B4F2D"/>
    <w:rsid w:val="004C2A32"/>
    <w:rsid w:val="004C7CD9"/>
    <w:rsid w:val="004D0F5C"/>
    <w:rsid w:val="004D5A04"/>
    <w:rsid w:val="004D71E7"/>
    <w:rsid w:val="004E2CFE"/>
    <w:rsid w:val="004E4F84"/>
    <w:rsid w:val="004F2C67"/>
    <w:rsid w:val="004F72E6"/>
    <w:rsid w:val="00500C96"/>
    <w:rsid w:val="00502DDA"/>
    <w:rsid w:val="0051201A"/>
    <w:rsid w:val="005144C6"/>
    <w:rsid w:val="00525227"/>
    <w:rsid w:val="00525D2F"/>
    <w:rsid w:val="00527FD9"/>
    <w:rsid w:val="005344DF"/>
    <w:rsid w:val="00540D4A"/>
    <w:rsid w:val="0054438F"/>
    <w:rsid w:val="00560FDF"/>
    <w:rsid w:val="00563AA9"/>
    <w:rsid w:val="00563EA6"/>
    <w:rsid w:val="00564562"/>
    <w:rsid w:val="0056750A"/>
    <w:rsid w:val="00570AFE"/>
    <w:rsid w:val="005737F7"/>
    <w:rsid w:val="00581B2F"/>
    <w:rsid w:val="00597BBD"/>
    <w:rsid w:val="005B02ED"/>
    <w:rsid w:val="005B11BA"/>
    <w:rsid w:val="005B65DC"/>
    <w:rsid w:val="005C3311"/>
    <w:rsid w:val="005D1C85"/>
    <w:rsid w:val="005E09E2"/>
    <w:rsid w:val="005E0EB3"/>
    <w:rsid w:val="005E1364"/>
    <w:rsid w:val="005E6F69"/>
    <w:rsid w:val="005F1B2C"/>
    <w:rsid w:val="005F58EF"/>
    <w:rsid w:val="0060679C"/>
    <w:rsid w:val="00606EDD"/>
    <w:rsid w:val="00625AA4"/>
    <w:rsid w:val="006267E9"/>
    <w:rsid w:val="00626DD0"/>
    <w:rsid w:val="00634930"/>
    <w:rsid w:val="00643B40"/>
    <w:rsid w:val="00643C0F"/>
    <w:rsid w:val="00643CFB"/>
    <w:rsid w:val="00645B6C"/>
    <w:rsid w:val="00652415"/>
    <w:rsid w:val="00657593"/>
    <w:rsid w:val="00671F30"/>
    <w:rsid w:val="00672161"/>
    <w:rsid w:val="00681A49"/>
    <w:rsid w:val="0068235B"/>
    <w:rsid w:val="00685EAB"/>
    <w:rsid w:val="00692AE0"/>
    <w:rsid w:val="00694856"/>
    <w:rsid w:val="00694B46"/>
    <w:rsid w:val="00695C46"/>
    <w:rsid w:val="00695EAD"/>
    <w:rsid w:val="006A09D3"/>
    <w:rsid w:val="006C01E7"/>
    <w:rsid w:val="006D5E81"/>
    <w:rsid w:val="006E1C6E"/>
    <w:rsid w:val="006E4711"/>
    <w:rsid w:val="006F0CB0"/>
    <w:rsid w:val="006F0DEB"/>
    <w:rsid w:val="006F2925"/>
    <w:rsid w:val="006F698E"/>
    <w:rsid w:val="006F77A3"/>
    <w:rsid w:val="0070244D"/>
    <w:rsid w:val="0070405E"/>
    <w:rsid w:val="00712436"/>
    <w:rsid w:val="00716A8A"/>
    <w:rsid w:val="007209C7"/>
    <w:rsid w:val="007233C1"/>
    <w:rsid w:val="007268E5"/>
    <w:rsid w:val="00727735"/>
    <w:rsid w:val="00742DAD"/>
    <w:rsid w:val="00746427"/>
    <w:rsid w:val="00746E89"/>
    <w:rsid w:val="00750680"/>
    <w:rsid w:val="00771824"/>
    <w:rsid w:val="00773872"/>
    <w:rsid w:val="00782140"/>
    <w:rsid w:val="007857AB"/>
    <w:rsid w:val="00790953"/>
    <w:rsid w:val="00794D3E"/>
    <w:rsid w:val="007A2C0C"/>
    <w:rsid w:val="007A311D"/>
    <w:rsid w:val="007A4416"/>
    <w:rsid w:val="007A5B87"/>
    <w:rsid w:val="007B290B"/>
    <w:rsid w:val="007B469F"/>
    <w:rsid w:val="007B646B"/>
    <w:rsid w:val="007C2A39"/>
    <w:rsid w:val="007C2B6A"/>
    <w:rsid w:val="007D1372"/>
    <w:rsid w:val="007D24B5"/>
    <w:rsid w:val="007E087E"/>
    <w:rsid w:val="007E226F"/>
    <w:rsid w:val="007E39F6"/>
    <w:rsid w:val="007E68A7"/>
    <w:rsid w:val="007F703A"/>
    <w:rsid w:val="00806E9B"/>
    <w:rsid w:val="00814DAA"/>
    <w:rsid w:val="00820818"/>
    <w:rsid w:val="00820DC3"/>
    <w:rsid w:val="00825CE4"/>
    <w:rsid w:val="008269AF"/>
    <w:rsid w:val="0085413A"/>
    <w:rsid w:val="00855C7C"/>
    <w:rsid w:val="00855EDF"/>
    <w:rsid w:val="0086204A"/>
    <w:rsid w:val="0086674F"/>
    <w:rsid w:val="008718C9"/>
    <w:rsid w:val="00880785"/>
    <w:rsid w:val="00887B07"/>
    <w:rsid w:val="008923BF"/>
    <w:rsid w:val="00896225"/>
    <w:rsid w:val="008A063C"/>
    <w:rsid w:val="008A06BC"/>
    <w:rsid w:val="008A3CE9"/>
    <w:rsid w:val="008A47A1"/>
    <w:rsid w:val="008B2276"/>
    <w:rsid w:val="008B498A"/>
    <w:rsid w:val="008B711D"/>
    <w:rsid w:val="008C1036"/>
    <w:rsid w:val="008C3A8C"/>
    <w:rsid w:val="008C4D42"/>
    <w:rsid w:val="008D285F"/>
    <w:rsid w:val="008E07A6"/>
    <w:rsid w:val="008E29AB"/>
    <w:rsid w:val="008E3545"/>
    <w:rsid w:val="008E59EB"/>
    <w:rsid w:val="008E627F"/>
    <w:rsid w:val="008E6665"/>
    <w:rsid w:val="008E68CB"/>
    <w:rsid w:val="008E753F"/>
    <w:rsid w:val="008F20B9"/>
    <w:rsid w:val="008F54DE"/>
    <w:rsid w:val="008F54F8"/>
    <w:rsid w:val="008F57AC"/>
    <w:rsid w:val="00903F15"/>
    <w:rsid w:val="00904FDE"/>
    <w:rsid w:val="009078B9"/>
    <w:rsid w:val="009205F2"/>
    <w:rsid w:val="00921DF8"/>
    <w:rsid w:val="00933000"/>
    <w:rsid w:val="0093377F"/>
    <w:rsid w:val="00933850"/>
    <w:rsid w:val="009374D2"/>
    <w:rsid w:val="00937F42"/>
    <w:rsid w:val="00943573"/>
    <w:rsid w:val="00954D1F"/>
    <w:rsid w:val="00954EB7"/>
    <w:rsid w:val="00955C71"/>
    <w:rsid w:val="0097413F"/>
    <w:rsid w:val="00981DDE"/>
    <w:rsid w:val="00985158"/>
    <w:rsid w:val="00992DC7"/>
    <w:rsid w:val="00997949"/>
    <w:rsid w:val="009A5B93"/>
    <w:rsid w:val="009A5EF0"/>
    <w:rsid w:val="009B34A4"/>
    <w:rsid w:val="009C017A"/>
    <w:rsid w:val="009C030E"/>
    <w:rsid w:val="009C2B66"/>
    <w:rsid w:val="009C3D4B"/>
    <w:rsid w:val="009C694C"/>
    <w:rsid w:val="009E3609"/>
    <w:rsid w:val="009E4B26"/>
    <w:rsid w:val="009E52BB"/>
    <w:rsid w:val="009F06D3"/>
    <w:rsid w:val="009F0806"/>
    <w:rsid w:val="009F09F6"/>
    <w:rsid w:val="009F353D"/>
    <w:rsid w:val="00A03B25"/>
    <w:rsid w:val="00A1229E"/>
    <w:rsid w:val="00A1478D"/>
    <w:rsid w:val="00A25F28"/>
    <w:rsid w:val="00A26AAA"/>
    <w:rsid w:val="00A27476"/>
    <w:rsid w:val="00A35A30"/>
    <w:rsid w:val="00A36203"/>
    <w:rsid w:val="00A377BA"/>
    <w:rsid w:val="00A423FC"/>
    <w:rsid w:val="00A42F46"/>
    <w:rsid w:val="00A50316"/>
    <w:rsid w:val="00A6109C"/>
    <w:rsid w:val="00A65755"/>
    <w:rsid w:val="00A7094E"/>
    <w:rsid w:val="00A70D83"/>
    <w:rsid w:val="00A731EA"/>
    <w:rsid w:val="00A83A6D"/>
    <w:rsid w:val="00A84BFA"/>
    <w:rsid w:val="00A860B6"/>
    <w:rsid w:val="00A861B9"/>
    <w:rsid w:val="00A87CE9"/>
    <w:rsid w:val="00A97687"/>
    <w:rsid w:val="00A97918"/>
    <w:rsid w:val="00AA06D2"/>
    <w:rsid w:val="00AA1117"/>
    <w:rsid w:val="00AA7B18"/>
    <w:rsid w:val="00AB029B"/>
    <w:rsid w:val="00AB4B92"/>
    <w:rsid w:val="00AC23AB"/>
    <w:rsid w:val="00AD1CD2"/>
    <w:rsid w:val="00AD2999"/>
    <w:rsid w:val="00AD2D8A"/>
    <w:rsid w:val="00AF0FB4"/>
    <w:rsid w:val="00B00A60"/>
    <w:rsid w:val="00B01183"/>
    <w:rsid w:val="00B050E8"/>
    <w:rsid w:val="00B10207"/>
    <w:rsid w:val="00B12996"/>
    <w:rsid w:val="00B1347D"/>
    <w:rsid w:val="00B14922"/>
    <w:rsid w:val="00B2368E"/>
    <w:rsid w:val="00B25893"/>
    <w:rsid w:val="00B260E0"/>
    <w:rsid w:val="00B30CCB"/>
    <w:rsid w:val="00B355FC"/>
    <w:rsid w:val="00B505C1"/>
    <w:rsid w:val="00B50DB3"/>
    <w:rsid w:val="00B528E2"/>
    <w:rsid w:val="00B65837"/>
    <w:rsid w:val="00B737CE"/>
    <w:rsid w:val="00B76405"/>
    <w:rsid w:val="00B76D09"/>
    <w:rsid w:val="00B8016F"/>
    <w:rsid w:val="00B861EF"/>
    <w:rsid w:val="00B943CC"/>
    <w:rsid w:val="00BA5BFF"/>
    <w:rsid w:val="00BA693A"/>
    <w:rsid w:val="00BA7516"/>
    <w:rsid w:val="00BA77B7"/>
    <w:rsid w:val="00BB3EF4"/>
    <w:rsid w:val="00BB4E70"/>
    <w:rsid w:val="00BB57DB"/>
    <w:rsid w:val="00BC33AE"/>
    <w:rsid w:val="00BC4446"/>
    <w:rsid w:val="00BC50C2"/>
    <w:rsid w:val="00BC52B3"/>
    <w:rsid w:val="00BD5F88"/>
    <w:rsid w:val="00BE186A"/>
    <w:rsid w:val="00BE1C67"/>
    <w:rsid w:val="00BE6150"/>
    <w:rsid w:val="00C04735"/>
    <w:rsid w:val="00C04850"/>
    <w:rsid w:val="00C06D0C"/>
    <w:rsid w:val="00C11146"/>
    <w:rsid w:val="00C11B1C"/>
    <w:rsid w:val="00C16088"/>
    <w:rsid w:val="00C20D00"/>
    <w:rsid w:val="00C214EB"/>
    <w:rsid w:val="00C22D7E"/>
    <w:rsid w:val="00C242DC"/>
    <w:rsid w:val="00C27082"/>
    <w:rsid w:val="00C279DC"/>
    <w:rsid w:val="00C36B88"/>
    <w:rsid w:val="00C420B4"/>
    <w:rsid w:val="00C43039"/>
    <w:rsid w:val="00C65D6D"/>
    <w:rsid w:val="00C8103E"/>
    <w:rsid w:val="00C825C8"/>
    <w:rsid w:val="00C849B6"/>
    <w:rsid w:val="00C922FE"/>
    <w:rsid w:val="00C97B98"/>
    <w:rsid w:val="00CA17DE"/>
    <w:rsid w:val="00CA3016"/>
    <w:rsid w:val="00CC4A73"/>
    <w:rsid w:val="00CC4D85"/>
    <w:rsid w:val="00CE1C24"/>
    <w:rsid w:val="00CE2782"/>
    <w:rsid w:val="00CF68E5"/>
    <w:rsid w:val="00D013CA"/>
    <w:rsid w:val="00D06580"/>
    <w:rsid w:val="00D12A01"/>
    <w:rsid w:val="00D14071"/>
    <w:rsid w:val="00D17EEB"/>
    <w:rsid w:val="00D21F31"/>
    <w:rsid w:val="00D2362F"/>
    <w:rsid w:val="00D23B42"/>
    <w:rsid w:val="00D34EE2"/>
    <w:rsid w:val="00D35097"/>
    <w:rsid w:val="00D4214F"/>
    <w:rsid w:val="00D467DC"/>
    <w:rsid w:val="00D51E26"/>
    <w:rsid w:val="00D524FB"/>
    <w:rsid w:val="00D60B6E"/>
    <w:rsid w:val="00D62B5A"/>
    <w:rsid w:val="00D630C7"/>
    <w:rsid w:val="00D75CB5"/>
    <w:rsid w:val="00D77A39"/>
    <w:rsid w:val="00D80B71"/>
    <w:rsid w:val="00D821D7"/>
    <w:rsid w:val="00D87A02"/>
    <w:rsid w:val="00D969C6"/>
    <w:rsid w:val="00DA5B81"/>
    <w:rsid w:val="00DB0D23"/>
    <w:rsid w:val="00DB5FAA"/>
    <w:rsid w:val="00DB6B54"/>
    <w:rsid w:val="00DC1F50"/>
    <w:rsid w:val="00DC2512"/>
    <w:rsid w:val="00DC7564"/>
    <w:rsid w:val="00DD1809"/>
    <w:rsid w:val="00DD2F4D"/>
    <w:rsid w:val="00DD78B4"/>
    <w:rsid w:val="00DE392B"/>
    <w:rsid w:val="00DF000C"/>
    <w:rsid w:val="00DF2FDB"/>
    <w:rsid w:val="00E07F87"/>
    <w:rsid w:val="00E119C8"/>
    <w:rsid w:val="00E144AD"/>
    <w:rsid w:val="00E16383"/>
    <w:rsid w:val="00E1719D"/>
    <w:rsid w:val="00E23B76"/>
    <w:rsid w:val="00E24485"/>
    <w:rsid w:val="00E25206"/>
    <w:rsid w:val="00E26C66"/>
    <w:rsid w:val="00E30F80"/>
    <w:rsid w:val="00E317B3"/>
    <w:rsid w:val="00E368DE"/>
    <w:rsid w:val="00E371CF"/>
    <w:rsid w:val="00E406B9"/>
    <w:rsid w:val="00E41158"/>
    <w:rsid w:val="00E45334"/>
    <w:rsid w:val="00E50FD2"/>
    <w:rsid w:val="00E52E35"/>
    <w:rsid w:val="00E543D9"/>
    <w:rsid w:val="00E62CC5"/>
    <w:rsid w:val="00E64C45"/>
    <w:rsid w:val="00E74019"/>
    <w:rsid w:val="00E74475"/>
    <w:rsid w:val="00E74E43"/>
    <w:rsid w:val="00E768AD"/>
    <w:rsid w:val="00E80980"/>
    <w:rsid w:val="00E900FF"/>
    <w:rsid w:val="00E947D7"/>
    <w:rsid w:val="00E9481D"/>
    <w:rsid w:val="00E94D0E"/>
    <w:rsid w:val="00E96CA1"/>
    <w:rsid w:val="00E977F8"/>
    <w:rsid w:val="00EA1F0E"/>
    <w:rsid w:val="00EB09A1"/>
    <w:rsid w:val="00EB1EB5"/>
    <w:rsid w:val="00EB1F26"/>
    <w:rsid w:val="00EB5C18"/>
    <w:rsid w:val="00ED421F"/>
    <w:rsid w:val="00EE6BB3"/>
    <w:rsid w:val="00EF1E65"/>
    <w:rsid w:val="00EF2361"/>
    <w:rsid w:val="00EF3257"/>
    <w:rsid w:val="00EF35A4"/>
    <w:rsid w:val="00EF472F"/>
    <w:rsid w:val="00F02232"/>
    <w:rsid w:val="00F06A4E"/>
    <w:rsid w:val="00F107BF"/>
    <w:rsid w:val="00F117FB"/>
    <w:rsid w:val="00F13CB1"/>
    <w:rsid w:val="00F17EF0"/>
    <w:rsid w:val="00F33B43"/>
    <w:rsid w:val="00F33EED"/>
    <w:rsid w:val="00F3550E"/>
    <w:rsid w:val="00F36754"/>
    <w:rsid w:val="00F434C6"/>
    <w:rsid w:val="00F44507"/>
    <w:rsid w:val="00F61956"/>
    <w:rsid w:val="00F63A2A"/>
    <w:rsid w:val="00F721E1"/>
    <w:rsid w:val="00F725B0"/>
    <w:rsid w:val="00F83A83"/>
    <w:rsid w:val="00F871B6"/>
    <w:rsid w:val="00F9056A"/>
    <w:rsid w:val="00F91D85"/>
    <w:rsid w:val="00F94FFF"/>
    <w:rsid w:val="00F97B33"/>
    <w:rsid w:val="00FB4E64"/>
    <w:rsid w:val="00FC3D2D"/>
    <w:rsid w:val="00FC6D36"/>
    <w:rsid w:val="00FE0DC4"/>
    <w:rsid w:val="00FE51DE"/>
    <w:rsid w:val="00FF542B"/>
    <w:rsid w:val="00FF60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008925E"/>
  <w15:chartTrackingRefBased/>
  <w15:docId w15:val="{36AE77E3-65AB-4334-9F55-6DFC72A61E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Arial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160" w:line="259" w:lineRule="auto"/>
    </w:pPr>
    <w:rPr>
      <w:sz w:val="22"/>
      <w:szCs w:val="22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985158"/>
    <w:pPr>
      <w:keepNext/>
      <w:spacing w:before="240" w:after="60"/>
      <w:outlineLvl w:val="0"/>
    </w:pPr>
    <w:rPr>
      <w:rFonts w:ascii="Calibri Light" w:eastAsia="Times New Roman" w:hAnsi="Calibri Light" w:cs="Times New Roman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85158"/>
    <w:pPr>
      <w:keepNext/>
      <w:spacing w:before="240" w:after="60"/>
      <w:outlineLvl w:val="1"/>
    </w:pPr>
    <w:rPr>
      <w:rFonts w:ascii="Calibri Light" w:eastAsia="Times New Roman" w:hAnsi="Calibri Light" w:cs="Times New Roman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85158"/>
    <w:pPr>
      <w:keepNext/>
      <w:spacing w:before="240" w:after="60"/>
      <w:outlineLvl w:val="2"/>
    </w:pPr>
    <w:rPr>
      <w:rFonts w:ascii="Calibri Light" w:eastAsia="Times New Roman" w:hAnsi="Calibri Light" w:cs="Times New Roman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C017A"/>
    <w:pPr>
      <w:keepNext/>
      <w:spacing w:before="240" w:after="60"/>
      <w:outlineLvl w:val="3"/>
    </w:pPr>
    <w:rPr>
      <w:rFonts w:eastAsia="Times New Roman" w:cs="Times New Roman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985158"/>
    <w:rPr>
      <w:rFonts w:ascii="Calibri Light" w:eastAsia="Times New Roman" w:hAnsi="Calibri Light" w:cs="Times New Roman"/>
      <w:b/>
      <w:bCs/>
      <w:kern w:val="32"/>
      <w:sz w:val="32"/>
      <w:szCs w:val="32"/>
      <w:lang w:val="id-ID"/>
    </w:rPr>
  </w:style>
  <w:style w:type="character" w:customStyle="1" w:styleId="Heading2Char">
    <w:name w:val="Heading 2 Char"/>
    <w:link w:val="Heading2"/>
    <w:uiPriority w:val="9"/>
    <w:rsid w:val="00985158"/>
    <w:rPr>
      <w:rFonts w:ascii="Calibri Light" w:eastAsia="Times New Roman" w:hAnsi="Calibri Light" w:cs="Times New Roman"/>
      <w:b/>
      <w:bCs/>
      <w:i/>
      <w:iCs/>
      <w:sz w:val="28"/>
      <w:szCs w:val="28"/>
      <w:lang w:val="id-ID"/>
    </w:rPr>
  </w:style>
  <w:style w:type="character" w:customStyle="1" w:styleId="Heading3Char">
    <w:name w:val="Heading 3 Char"/>
    <w:link w:val="Heading3"/>
    <w:uiPriority w:val="9"/>
    <w:rsid w:val="00985158"/>
    <w:rPr>
      <w:rFonts w:ascii="Calibri Light" w:eastAsia="Times New Roman" w:hAnsi="Calibri Light" w:cs="Times New Roman"/>
      <w:b/>
      <w:bCs/>
      <w:sz w:val="26"/>
      <w:szCs w:val="26"/>
      <w:lang w:val="id-ID"/>
    </w:rPr>
  </w:style>
  <w:style w:type="paragraph" w:styleId="FootnoteText">
    <w:name w:val="footnote text"/>
    <w:basedOn w:val="Normal"/>
    <w:link w:val="FootnoteTextChar"/>
    <w:uiPriority w:val="99"/>
    <w:unhideWhenUsed/>
    <w:rsid w:val="00B50DB3"/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rsid w:val="00B50DB3"/>
    <w:rPr>
      <w:lang w:val="id-ID"/>
    </w:rPr>
  </w:style>
  <w:style w:type="character" w:styleId="FootnoteReference">
    <w:name w:val="footnote reference"/>
    <w:uiPriority w:val="99"/>
    <w:semiHidden/>
    <w:unhideWhenUsed/>
    <w:rsid w:val="00B50DB3"/>
    <w:rPr>
      <w:vertAlign w:val="superscript"/>
    </w:rPr>
  </w:style>
  <w:style w:type="paragraph" w:styleId="ListParagraph">
    <w:name w:val="List Paragraph"/>
    <w:basedOn w:val="Normal"/>
    <w:uiPriority w:val="34"/>
    <w:qFormat/>
    <w:rsid w:val="009C017A"/>
    <w:pPr>
      <w:ind w:left="720"/>
      <w:contextualSpacing/>
    </w:pPr>
    <w:rPr>
      <w:lang w:val="en-US"/>
    </w:rPr>
  </w:style>
  <w:style w:type="character" w:customStyle="1" w:styleId="Heading4Char">
    <w:name w:val="Heading 4 Char"/>
    <w:link w:val="Heading4"/>
    <w:uiPriority w:val="9"/>
    <w:rsid w:val="009C017A"/>
    <w:rPr>
      <w:rFonts w:ascii="Calibri" w:eastAsia="Times New Roman" w:hAnsi="Calibri" w:cs="Times New Roman"/>
      <w:b/>
      <w:bCs/>
      <w:sz w:val="28"/>
      <w:szCs w:val="28"/>
      <w:lang w:val="id-ID"/>
    </w:rPr>
  </w:style>
  <w:style w:type="paragraph" w:styleId="Bibliography">
    <w:name w:val="Bibliography"/>
    <w:basedOn w:val="Normal"/>
    <w:next w:val="Normal"/>
    <w:uiPriority w:val="37"/>
    <w:unhideWhenUsed/>
    <w:rsid w:val="0097413F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3E7347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3E7347"/>
    <w:rPr>
      <w:sz w:val="22"/>
      <w:szCs w:val="22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3E7347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3E7347"/>
    <w:rPr>
      <w:sz w:val="22"/>
      <w:szCs w:val="22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1407FB"/>
    <w:pPr>
      <w:keepLines/>
      <w:spacing w:after="0"/>
      <w:outlineLvl w:val="9"/>
    </w:pPr>
    <w:rPr>
      <w:b w:val="0"/>
      <w:bCs w:val="0"/>
      <w:color w:val="2E74B5"/>
      <w:kern w:val="0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0165F1"/>
    <w:pPr>
      <w:tabs>
        <w:tab w:val="right" w:leader="dot" w:pos="7927"/>
      </w:tabs>
      <w:spacing w:after="0" w:line="24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1407FB"/>
    <w:pPr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1407FB"/>
    <w:pPr>
      <w:ind w:left="440"/>
    </w:pPr>
  </w:style>
  <w:style w:type="character" w:styleId="Hyperlink">
    <w:name w:val="Hyperlink"/>
    <w:uiPriority w:val="99"/>
    <w:unhideWhenUsed/>
    <w:rsid w:val="001407FB"/>
    <w:rPr>
      <w:color w:val="0563C1"/>
      <w:u w:val="single"/>
    </w:rPr>
  </w:style>
  <w:style w:type="paragraph" w:styleId="TOC4">
    <w:name w:val="toc 4"/>
    <w:basedOn w:val="Normal"/>
    <w:next w:val="Normal"/>
    <w:autoRedefine/>
    <w:uiPriority w:val="39"/>
    <w:unhideWhenUsed/>
    <w:rsid w:val="00467D66"/>
    <w:pPr>
      <w:ind w:left="660"/>
    </w:pPr>
  </w:style>
  <w:style w:type="character" w:styleId="CommentReference">
    <w:name w:val="annotation reference"/>
    <w:uiPriority w:val="99"/>
    <w:semiHidden/>
    <w:unhideWhenUsed/>
    <w:rsid w:val="0046226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6226F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46226F"/>
    <w:rPr>
      <w:lang w:val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6226F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46226F"/>
    <w:rPr>
      <w:b/>
      <w:bCs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226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46226F"/>
    <w:rPr>
      <w:rFonts w:ascii="Segoe UI" w:hAnsi="Segoe UI" w:cs="Segoe UI"/>
      <w:sz w:val="18"/>
      <w:szCs w:val="18"/>
      <w:lang w:val="id-ID"/>
    </w:rPr>
  </w:style>
  <w:style w:type="character" w:styleId="EndnoteReference">
    <w:name w:val="endnote reference"/>
    <w:basedOn w:val="DefaultParagraphFont"/>
    <w:uiPriority w:val="99"/>
    <w:semiHidden/>
    <w:unhideWhenUsed/>
    <w:rsid w:val="0093377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686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47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210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71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14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9362E67-2636-4363-B2A6-CDBAC356F9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9</TotalTime>
  <Pages>2</Pages>
  <Words>205</Words>
  <Characters>1171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Masyarakat Informasi dan Pengetahuan</vt:lpstr>
    </vt:vector>
  </TitlesOfParts>
  <Company/>
  <LinksUpToDate>false</LinksUpToDate>
  <CharactersWithSpaces>13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syarakat Informasi dan Pengetahuan</dc:title>
  <dc:subject/>
  <dc:creator>M Nizar N</dc:creator>
  <cp:keywords>masyarakat, informasi, pengetahuan, masyarakat informasi, teknologi</cp:keywords>
  <dc:description>perbaikan oleh nizar
publik.nizar@gmail.com</dc:description>
  <cp:lastModifiedBy>Nizar</cp:lastModifiedBy>
  <cp:revision>156</cp:revision>
  <cp:lastPrinted>2021-09-30T07:32:00Z</cp:lastPrinted>
  <dcterms:created xsi:type="dcterms:W3CDTF">2021-09-27T02:41:00Z</dcterms:created>
  <dcterms:modified xsi:type="dcterms:W3CDTF">2021-10-25T00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Vo9nGT1Z"/&gt;&lt;style id="http://www.zotero.org/styles/chicago-fullnote-bibliography" locale="en-US" hasBibliography="1" bibliographyStyleHasBeenSet="1"/&gt;&lt;prefs&gt;&lt;pref name="fieldType" value="Field"</vt:lpwstr>
  </property>
  <property fmtid="{D5CDD505-2E9C-101B-9397-08002B2CF9AE}" pid="3" name="ZOTERO_PREF_2">
    <vt:lpwstr>/&gt;&lt;pref name="automaticJournalAbbreviations" value="true"/&gt;&lt;pref name="noteType" value="1"/&gt;&lt;/prefs&gt;&lt;/data&gt;</vt:lpwstr>
  </property>
</Properties>
</file>